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 xml:space="preserve">Department of Pediatrics, University of </w:t>
      </w:r>
      <w:proofErr w:type="spellStart"/>
      <w:r>
        <w:t>Tennsessee</w:t>
      </w:r>
      <w:proofErr w:type="spellEnd"/>
      <w:r>
        <w:t xml:space="preserv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927356"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61450B17" w14:textId="0C4CE494" w:rsidR="00F83FCA" w:rsidRDefault="003B4388" w:rsidP="00F83FCA">
      <w:r>
        <w:t xml:space="preserve">Obesity is a major global </w:t>
      </w:r>
      <w:r w:rsidR="00691BA2">
        <w:t xml:space="preserve">health concern and emerging data supports a role for environmental pollutants in the pathogenesis of obesity and its comorbidities.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r w:rsidR="001640EF">
        <w:t xml:space="preserve"> (</w:t>
      </w:r>
      <w:commentRangeStart w:id="0"/>
      <w:r w:rsidR="001640EF">
        <w:t xml:space="preserve">Brook 2008, </w:t>
      </w:r>
      <w:proofErr w:type="spellStart"/>
      <w:r w:rsidR="001640EF">
        <w:t>Cakmak</w:t>
      </w:r>
      <w:proofErr w:type="spellEnd"/>
      <w:r w:rsidR="001640EF">
        <w:t xml:space="preserve"> 2011, Andersen 2012, </w:t>
      </w:r>
      <w:proofErr w:type="spellStart"/>
      <w:r w:rsidR="001640EF">
        <w:t>Thiering</w:t>
      </w:r>
      <w:proofErr w:type="spellEnd"/>
      <w:r w:rsidR="001640EF">
        <w:t xml:space="preserve"> 2013</w:t>
      </w:r>
      <w:commentRangeEnd w:id="0"/>
      <w:r w:rsidR="001640EF">
        <w:rPr>
          <w:rStyle w:val="CommentReference"/>
        </w:rPr>
        <w:commentReference w:id="0"/>
      </w:r>
      <w:r w:rsidR="001640EF">
        <w:t>)</w:t>
      </w:r>
      <w:r w:rsidR="007F42AF">
        <w:t xml:space="preserve"> and </w:t>
      </w:r>
      <w:r w:rsidR="00A60ADB">
        <w:t>animals</w:t>
      </w:r>
      <w:r w:rsidR="007F42AF">
        <w:t xml:space="preserve"> (</w:t>
      </w:r>
      <w:commentRangeStart w:id="1"/>
      <w:r w:rsidR="007F42AF">
        <w:t>Li 1996,</w:t>
      </w:r>
      <w:r w:rsidR="007F42AF">
        <w:t xml:space="preserve"> Sun 2009, Xu 2011a&amp;b, Liu 2014</w:t>
      </w:r>
      <w:commentRangeEnd w:id="1"/>
      <w:r w:rsidR="00E52114">
        <w:rPr>
          <w:rStyle w:val="CommentReference"/>
        </w:rPr>
        <w:commentReference w:id="1"/>
      </w:r>
      <w:r w:rsidR="007F42AF">
        <w:t>)</w:t>
      </w:r>
      <w:r w:rsidR="006264DC">
        <w:t>.</w:t>
      </w:r>
      <w:r w:rsidR="004F48E9">
        <w:t xml:space="preserve"> </w:t>
      </w:r>
      <w:r w:rsidR="002F5891">
        <w:t>Specifically, c</w:t>
      </w:r>
      <w:r w:rsidR="00F83FCA">
        <w:t xml:space="preserve">ross-sectional studies of human subjects who are chronically exposed to combustion derived particulate matter have shown associations with type II diabetes and cardiovascular disease </w:t>
      </w:r>
      <w:r w:rsidR="00F83FCA">
        <w:fldChar w:fldCharType="begin" w:fldLock="1"/>
      </w:r>
      <w:r w:rsidR="00F83FCA">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F83FCA">
        <w:fldChar w:fldCharType="separate"/>
      </w:r>
      <w:r w:rsidR="00F83FCA" w:rsidRPr="001646BA">
        <w:rPr>
          <w:noProof/>
        </w:rPr>
        <w:t>[3, 21, 23]</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F83FC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83FCA">
        <w:fldChar w:fldCharType="separate"/>
      </w:r>
      <w:r w:rsidR="00F83FCA" w:rsidRPr="001646BA">
        <w:rPr>
          <w:noProof/>
        </w:rPr>
        <w:t>[5, 17, 19]</w:t>
      </w:r>
      <w:r w:rsidR="00F83FCA">
        <w:fldChar w:fldCharType="end"/>
      </w:r>
      <w:r w:rsidR="00F83FCA">
        <w:t>.</w:t>
      </w:r>
      <w:r w:rsidR="00575B7D">
        <w:t xml:space="preserve"> Despite these associations, there is a gap in our understanding of how chronic exposure to EPFR’s causes metabolic health abnormalities. </w:t>
      </w:r>
    </w:p>
    <w:p w14:paraId="67B173B6" w14:textId="77777777" w:rsidR="003F46FE" w:rsidRDefault="003F46FE" w:rsidP="00F83FCA"/>
    <w:p w14:paraId="1DB0FCB0" w14:textId="334E94A5" w:rsidR="003F46FE" w:rsidRDefault="003F46FE" w:rsidP="00F83FCA">
      <w:r>
        <w:t>Gestational and early-life exposure to combustion-derived particulate matter has been associated with an increased risk of obesity in humans (</w:t>
      </w:r>
      <w:commentRangeStart w:id="2"/>
      <w:r>
        <w:t>Crawley &amp; White 1996, Johnson 1996, Burke 1998</w:t>
      </w:r>
      <w:commentRangeEnd w:id="2"/>
      <w:r w:rsidR="00FA6C96">
        <w:rPr>
          <w:rStyle w:val="CommentReference"/>
        </w:rPr>
        <w:commentReference w:id="2"/>
      </w:r>
      <w:r w:rsidR="00FA6C96">
        <w:t>).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commentRangeStart w:id="3"/>
      <w:r w:rsidR="00FA6C96">
        <w:t>Bolton 2012</w:t>
      </w:r>
      <w:commentRangeEnd w:id="3"/>
      <w:r w:rsidR="00FA6C96">
        <w:rPr>
          <w:rStyle w:val="CommentReference"/>
        </w:rPr>
        <w:commentReference w:id="3"/>
      </w:r>
      <w:r w:rsidR="00FA6C96">
        <w:t>)</w:t>
      </w:r>
      <w:r w:rsidR="00442D2D">
        <w:t>.</w:t>
      </w:r>
      <w:r w:rsidR="0061209E">
        <w:t xml:space="preserve"> However, the mechanisms of how environmental pollutants cause pro-obesity fetal programming remain to be determined. </w:t>
      </w:r>
    </w:p>
    <w:p w14:paraId="7E4A8DEA" w14:textId="77777777" w:rsidR="00927356" w:rsidRDefault="00927356" w:rsidP="00F83FCA"/>
    <w:p w14:paraId="0D3348B7" w14:textId="03794DF4" w:rsidR="00927356" w:rsidRDefault="00927356" w:rsidP="00F83FCA">
      <w:r>
        <w:t xml:space="preserve">One theory is </w:t>
      </w:r>
      <w:bookmarkStart w:id="4" w:name="_GoBack"/>
      <w:bookmarkEnd w:id="4"/>
    </w:p>
    <w:p w14:paraId="05CB3985" w14:textId="606A6973" w:rsidR="00575B7D" w:rsidRDefault="00575B7D" w:rsidP="00F83FCA">
      <w:r>
        <w:tab/>
      </w:r>
    </w:p>
    <w:p w14:paraId="06CF3CA9" w14:textId="246C13EC" w:rsidR="003B4388" w:rsidRDefault="003B4388" w:rsidP="007A42DE"/>
    <w:p w14:paraId="5756E500" w14:textId="77777777" w:rsidR="003B4388" w:rsidRDefault="003B4388" w:rsidP="007A42DE"/>
    <w:p w14:paraId="3B9C2763" w14:textId="77777777" w:rsidR="003B4388" w:rsidRDefault="003B4388" w:rsidP="007A42DE"/>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lastRenderedPageBreak/>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5"/>
      <w:r>
        <w:t>Steph can you write this section</w:t>
      </w:r>
      <w:commentRangeEnd w:id="5"/>
      <w:r>
        <w:rPr>
          <w:rStyle w:val="CommentReference"/>
        </w:rPr>
        <w:commentReference w:id="5"/>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6"/>
      <w:r>
        <w:t xml:space="preserve">3-4 </w:t>
      </w:r>
      <w:commentRangeEnd w:id="6"/>
      <w:r>
        <w:rPr>
          <w:rStyle w:val="CommentReference"/>
        </w:rPr>
        <w:commentReference w:id="6"/>
      </w:r>
      <w:r>
        <w:t xml:space="preserve">days.  Data from the first 6h were discarded as this was the approximat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01D8BF58" w:rsidR="00310EE0" w:rsidRDefault="00310EE0" w:rsidP="00310EE0">
      <w:r>
        <w:t>After the 12 week high fat diet phase, mice were fasted overnight and anesthetized</w:t>
      </w:r>
      <w:r w:rsidR="00A75A22">
        <w:t xml:space="preserve"> using</w:t>
      </w:r>
      <w:commentRangeStart w:id="7"/>
      <w:r>
        <w:t>…</w:t>
      </w:r>
      <w:commentRangeEnd w:id="7"/>
      <w:r>
        <w:rPr>
          <w:rStyle w:val="CommentReference"/>
        </w:rPr>
        <w:commentReference w:id="7"/>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533ED0" w:rsidRPr="00533ED0">
        <w:t>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w:t>
      </w:r>
      <w:r w:rsidR="002D2D87">
        <w:lastRenderedPageBreak/>
        <w:t xml:space="preserve">at 12,000 G at 4 </w:t>
      </w:r>
      <w:proofErr w:type="spellStart"/>
      <w:r w:rsidR="002D2D87">
        <w:t>deg</w:t>
      </w:r>
      <w:proofErr w:type="spellEnd"/>
      <w:r w:rsidR="002D2D87">
        <w:t xml:space="preserve"> 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2D2D87">
        <w:t>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34C91CF0" w:rsidR="003B1578" w:rsidRDefault="003B1578" w:rsidP="003B1578">
      <w:pPr>
        <w:pStyle w:val="Heading2"/>
      </w:pPr>
      <w:proofErr w:type="gramStart"/>
      <w:r>
        <w:t>qPCR</w:t>
      </w:r>
      <w:proofErr w:type="gramEnd"/>
      <w:r>
        <w:t xml:space="preserve"> Analysis of Mitochondrial DNA Copy Number </w:t>
      </w:r>
      <w:r w:rsidR="00BA6E0E">
        <w:t>and mRNA Transcripts</w:t>
      </w:r>
    </w:p>
    <w:p w14:paraId="378DDFC4" w14:textId="7F0850E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cDNA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see above)</w:t>
      </w:r>
      <w:r w:rsidR="007B6EF9" w:rsidRPr="00551E2D">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cDNA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being normalized to values obtained for nuclear-encoded Tsc2</w:t>
      </w:r>
      <w:r w:rsidR="007B6EF9">
        <w:rPr>
          <w:rFonts w:asciiTheme="minorHAnsi" w:eastAsiaTheme="minorEastAsia" w:hAnsiTheme="minorHAnsi" w:cstheme="minorBidi"/>
          <w:b w:val="0"/>
          <w:bCs w:val="0"/>
          <w:color w:val="auto"/>
          <w:sz w:val="24"/>
          <w:szCs w:val="24"/>
        </w:rPr>
        <w:t xml:space="preserve"> and mRNA levels being normalized to 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11CC27E8" w:rsidR="00551E2D" w:rsidRPr="00551E2D" w:rsidRDefault="00BA6E0E" w:rsidP="00551E2D">
      <w:pPr>
        <w:rPr>
          <w:b/>
        </w:rPr>
      </w:pPr>
      <w:r>
        <w:rPr>
          <w:b/>
        </w:rPr>
        <w:t>Region</w:t>
      </w:r>
      <w:r>
        <w:rPr>
          <w:b/>
        </w:rPr>
        <w:tab/>
      </w:r>
      <w:r w:rsidR="00551E2D" w:rsidRPr="00551E2D">
        <w:rPr>
          <w:b/>
        </w:rPr>
        <w:t>Forward primer</w:t>
      </w:r>
      <w:r w:rsidR="00551E2D" w:rsidRPr="00551E2D">
        <w:rPr>
          <w:b/>
        </w:rPr>
        <w:tab/>
      </w:r>
      <w:r w:rsidR="00551E2D" w:rsidRPr="00551E2D">
        <w:rPr>
          <w:b/>
        </w:rPr>
        <w:tab/>
      </w:r>
      <w:r w:rsidR="00551E2D"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t>Mt-Nd1</w:t>
      </w:r>
      <w:r>
        <w:tab/>
        <w:t>CGT CCC CAT TCT AAT CGC CA</w:t>
      </w:r>
      <w:r>
        <w:tab/>
        <w:t>ATG GCG TCT GCA AAT GGT TG</w:t>
      </w:r>
    </w:p>
    <w:p w14:paraId="1B0402F7" w14:textId="77777777" w:rsidR="00551E2D" w:rsidRDefault="00551E2D" w:rsidP="00551E2D">
      <w:r>
        <w:t>Mt-</w:t>
      </w:r>
      <w:proofErr w:type="spellStart"/>
      <w:r>
        <w:t>Cytb</w:t>
      </w:r>
      <w:proofErr w:type="spellEnd"/>
      <w:r>
        <w:tab/>
        <w:t>CTT CAT GTC GGA CGA GGC TT</w:t>
      </w:r>
      <w:r>
        <w:tab/>
        <w:t>CCT CAT GGA AGG ACG TAG CC</w:t>
      </w:r>
    </w:p>
    <w:p w14:paraId="7103E568" w14:textId="5A783717" w:rsidR="00551E2D" w:rsidRDefault="00551E2D" w:rsidP="00551E2D">
      <w: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18BF802C" w14:textId="535AD09F" w:rsidR="00BF3349" w:rsidRPr="00551E2D" w:rsidRDefault="00BF3349" w:rsidP="00BF3349">
      <w:pPr>
        <w:rPr>
          <w:b/>
        </w:rPr>
      </w:pPr>
      <w:r>
        <w:rPr>
          <w:b/>
        </w:rPr>
        <w:t>Gene</w:t>
      </w:r>
      <w:r w:rsidRPr="00551E2D">
        <w:rPr>
          <w:b/>
        </w:rPr>
        <w:tab/>
      </w:r>
      <w:r w:rsidRPr="00551E2D">
        <w:rPr>
          <w:b/>
        </w:rPr>
        <w:tab/>
        <w:t>Forward primer</w:t>
      </w:r>
      <w:r w:rsidRPr="00551E2D">
        <w:rPr>
          <w:b/>
        </w:rPr>
        <w:tab/>
      </w:r>
      <w:r w:rsidRPr="00551E2D">
        <w:rPr>
          <w:b/>
        </w:rPr>
        <w:tab/>
      </w:r>
      <w:r w:rsidRPr="00551E2D">
        <w:rPr>
          <w:b/>
        </w:rPr>
        <w:tab/>
        <w:t>Reverse primer</w:t>
      </w:r>
    </w:p>
    <w:p w14:paraId="05A4D8E1" w14:textId="6598E01B" w:rsidR="00BF3349" w:rsidRDefault="00BF3349" w:rsidP="00BF3349">
      <w:r>
        <w:t>Mt-Nd4</w:t>
      </w:r>
      <w:r>
        <w:tab/>
      </w:r>
      <w:r w:rsidR="006F49B3" w:rsidRPr="006F49B3">
        <w:t>TAA TCG CAC ATG GCC TCA CA</w:t>
      </w:r>
      <w:r w:rsidR="006F49B3">
        <w:tab/>
      </w:r>
      <w:r w:rsidR="006F49B3" w:rsidRPr="006F49B3">
        <w:t>GCT GTG GAT CCG TTC GTA GT</w:t>
      </w:r>
    </w:p>
    <w:p w14:paraId="2020D3E5" w14:textId="40D7FBC0" w:rsidR="00BF3349" w:rsidRDefault="00BF3349" w:rsidP="00BF3349">
      <w:r>
        <w:t>Mt-</w:t>
      </w:r>
      <w:proofErr w:type="spellStart"/>
      <w:r>
        <w:t>Cytb</w:t>
      </w:r>
      <w:proofErr w:type="spellEnd"/>
      <w:r>
        <w:tab/>
      </w:r>
      <w:r w:rsidR="006F49B3" w:rsidRPr="006F49B3">
        <w:t>CTT CAT GTC GGA CGA GGC TT</w:t>
      </w:r>
      <w:r w:rsidR="006F49B3">
        <w:tab/>
      </w:r>
      <w:r w:rsidR="006F49B3" w:rsidRPr="006F49B3">
        <w:t>CCT CAT GGA AGG ACG TAG CC</w:t>
      </w:r>
    </w:p>
    <w:p w14:paraId="266DB11A" w14:textId="4980CC34" w:rsidR="00BF3349" w:rsidRDefault="00BF3349" w:rsidP="00BF3349">
      <w:proofErr w:type="spellStart"/>
      <w:r>
        <w:t>Sdha</w:t>
      </w:r>
      <w:proofErr w:type="spellEnd"/>
      <w:r>
        <w:tab/>
      </w:r>
      <w:r>
        <w:tab/>
      </w:r>
      <w:r w:rsidR="0030696D">
        <w:t xml:space="preserve">TCT TCG CTG GTG TGG ATG TC </w:t>
      </w:r>
      <w:r w:rsidR="0030696D">
        <w:tab/>
        <w:t>CTT CAG CAC CTG TCC CTT GT</w:t>
      </w:r>
    </w:p>
    <w:p w14:paraId="2083E3A4" w14:textId="4B5F5592" w:rsidR="006F49B3" w:rsidRDefault="00BF3349" w:rsidP="00BF3349">
      <w:r>
        <w:t>Mt-Co2</w:t>
      </w:r>
      <w:r w:rsidR="006F49B3">
        <w:tab/>
      </w:r>
      <w:r w:rsidR="006F49B3" w:rsidRPr="006F49B3">
        <w:t>AAC CGA GTC GTT CTG CCA AT</w:t>
      </w:r>
      <w:r w:rsidR="006F49B3">
        <w:tab/>
      </w:r>
      <w:r w:rsidR="006F49B3" w:rsidRPr="006F49B3">
        <w:t>CTA GGG AGG GGA CTG CTC AT</w:t>
      </w:r>
    </w:p>
    <w:p w14:paraId="592FF76A" w14:textId="28FA605C" w:rsidR="00BF3349" w:rsidRDefault="006F49B3" w:rsidP="00BF3349">
      <w:r>
        <w:t>Rpl13a</w:t>
      </w:r>
      <w:r w:rsidR="00BF3349">
        <w:tab/>
      </w:r>
      <w:r w:rsidRPr="006F49B3">
        <w:t>GGA</w:t>
      </w:r>
      <w:r>
        <w:t xml:space="preserve"> </w:t>
      </w:r>
      <w:r w:rsidRPr="006F49B3">
        <w:t>GTC</w:t>
      </w:r>
      <w:r>
        <w:t xml:space="preserve"> </w:t>
      </w:r>
      <w:r w:rsidRPr="006F49B3">
        <w:t>CGT</w:t>
      </w:r>
      <w:r>
        <w:t xml:space="preserve"> </w:t>
      </w:r>
      <w:r w:rsidRPr="006F49B3">
        <w:t>TGG</w:t>
      </w:r>
      <w:r>
        <w:t xml:space="preserve"> </w:t>
      </w:r>
      <w:r w:rsidRPr="006F49B3">
        <w:t>TCT</w:t>
      </w:r>
      <w:r>
        <w:t xml:space="preserve"> </w:t>
      </w:r>
      <w:r w:rsidRPr="006F49B3">
        <w:t>TGA</w:t>
      </w:r>
      <w:r>
        <w:t xml:space="preserve"> </w:t>
      </w:r>
      <w:r w:rsidRPr="006F49B3">
        <w:t>GG</w:t>
      </w:r>
      <w:r w:rsidR="009075CE">
        <w:tab/>
      </w:r>
      <w:r w:rsidR="009075CE" w:rsidRPr="009075CE">
        <w:t>GGC</w:t>
      </w:r>
      <w:r w:rsidR="009075CE">
        <w:t xml:space="preserve"> </w:t>
      </w:r>
      <w:r w:rsidR="009075CE" w:rsidRPr="009075CE">
        <w:t>CAA</w:t>
      </w:r>
      <w:r w:rsidR="009075CE">
        <w:t xml:space="preserve"> </w:t>
      </w:r>
      <w:r w:rsidR="009075CE" w:rsidRPr="009075CE">
        <w:t>GAT</w:t>
      </w:r>
      <w:r w:rsidR="009075CE">
        <w:t xml:space="preserve"> </w:t>
      </w:r>
      <w:r w:rsidR="009075CE" w:rsidRPr="009075CE">
        <w:t>GCA</w:t>
      </w:r>
      <w:r w:rsidR="009075CE">
        <w:t xml:space="preserve"> </w:t>
      </w:r>
      <w:r w:rsidR="009075CE" w:rsidRPr="009075CE">
        <w:t>CTA</w:t>
      </w:r>
      <w:r w:rsidR="009075CE">
        <w:t xml:space="preserve"> </w:t>
      </w:r>
      <w:r w:rsidR="009075CE" w:rsidRPr="009075CE">
        <w:t>TCG</w:t>
      </w:r>
      <w:r w:rsidR="009075CE">
        <w:t xml:space="preserve"> </w:t>
      </w:r>
      <w:r w:rsidR="009075CE" w:rsidRPr="009075CE">
        <w:t>GA</w:t>
      </w:r>
    </w:p>
    <w:p w14:paraId="0092BF3F" w14:textId="77777777" w:rsidR="00BF3349" w:rsidRPr="00BF3349" w:rsidRDefault="00BF3349" w:rsidP="00BF3349"/>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 xml:space="preserve">western blotting </w:t>
      </w:r>
      <w:r w:rsidR="002D6EE3">
        <w:lastRenderedPageBreak/>
        <w:t>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7A3023B7"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w:t>
      </w:r>
      <w:proofErr w:type="gramStart"/>
      <w:r>
        <w:t xml:space="preserve">of  </w:t>
      </w:r>
      <w:commentRangeStart w:id="8"/>
      <w:proofErr w:type="spellStart"/>
      <w:r w:rsidR="009C5457">
        <w:t>Srere</w:t>
      </w:r>
      <w:proofErr w:type="spellEnd"/>
      <w:proofErr w:type="gramEnd"/>
      <w:r w:rsidR="009C5457">
        <w:t xml:space="preserve"> (1969)</w:t>
      </w:r>
      <w:commentRangeEnd w:id="8"/>
      <w:r w:rsidR="009C5457">
        <w:rPr>
          <w:rStyle w:val="CommentReference"/>
        </w:rPr>
        <w:commentReference w:id="8"/>
      </w:r>
      <w:r w:rsidR="009C5457">
        <w:t xml:space="preserve">. 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1494C640" w:rsidR="005E42A8" w:rsidRDefault="005E42A8" w:rsidP="00230B4A">
      <w:r>
        <w:t xml:space="preserve">As shown in Figure 1B, mice that were pre-treated with MCP230 </w:t>
      </w:r>
      <w:r w:rsidR="00145233">
        <w:t>had</w:t>
      </w:r>
      <w:r>
        <w:t xml:space="preserve"> a higher body weight and proceeded to gain more weight </w:t>
      </w:r>
      <w:commentRangeStart w:id="9"/>
      <w:r>
        <w:t>during the diet</w:t>
      </w:r>
      <w:commentRangeEnd w:id="9"/>
      <w:r w:rsidR="006F47B0">
        <w:rPr>
          <w:rStyle w:val="CommentReference"/>
        </w:rPr>
        <w:commentReference w:id="9"/>
      </w:r>
      <w:r>
        <w:t>.</w:t>
      </w:r>
      <w:r w:rsidR="00441A6B">
        <w:t xml:space="preserve">  At the end of the </w:t>
      </w:r>
      <w:r w:rsidR="00D63FB0">
        <w:t>12-</w:t>
      </w:r>
      <w:r w:rsidR="00D63FB0">
        <w:lastRenderedPageBreak/>
        <w:t xml:space="preserve">week </w:t>
      </w:r>
      <w:r w:rsidR="00441A6B">
        <w:t xml:space="preserve">diet, we </w:t>
      </w:r>
      <w:r w:rsidR="00D63FB0">
        <w:t xml:space="preserve">observed </w:t>
      </w:r>
      <w:commentRangeStart w:id="10"/>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10"/>
      <w:r w:rsidR="000C5C97">
        <w:rPr>
          <w:rStyle w:val="CommentReference"/>
        </w:rPr>
        <w:commentReference w:id="10"/>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11"/>
      <w:r w:rsidR="00FB2906">
        <w:t>10 weeks of age</w:t>
      </w:r>
      <w:commentRangeEnd w:id="11"/>
      <w:r w:rsidR="0038128F">
        <w:rPr>
          <w:rStyle w:val="CommentReference"/>
        </w:rPr>
        <w:commentReference w:id="11"/>
      </w:r>
      <w:r w:rsidR="00FB2906">
        <w:t xml:space="preserve">.  These mice also consumed </w:t>
      </w:r>
      <w:commentRangeStart w:id="12"/>
      <w:r w:rsidR="00FB2906">
        <w:t>less food</w:t>
      </w:r>
      <w:commentRangeEnd w:id="12"/>
      <w:r w:rsidR="00FB2906">
        <w:rPr>
          <w:rStyle w:val="CommentReference"/>
        </w:rPr>
        <w:commentReference w:id="12"/>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1DDEB349"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lastRenderedPageBreak/>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102AC19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6EDEE384"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r w:rsidR="00606930">
        <w:t>Cyt</w:t>
      </w:r>
      <w:r w:rsidR="001F72A7">
        <w:t>b</w:t>
      </w:r>
      <w:proofErr w:type="spellEnd"/>
      <w:r w:rsidR="00606930">
        <w:t xml:space="preserve"> and Nd1,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commentRangeStart w:id="13"/>
      <w:r w:rsidR="0036482C">
        <w:t>Larsen et al (2012)</w:t>
      </w:r>
      <w:commentRangeEnd w:id="13"/>
      <w:r w:rsidR="0036482C">
        <w:rPr>
          <w:rStyle w:val="CommentReference"/>
        </w:rPr>
        <w:commentReference w:id="13"/>
      </w:r>
      <w:r w:rsidR="0036482C">
        <w:t xml:space="preserve">) and </w:t>
      </w:r>
      <w:r w:rsidR="001F3D5E">
        <w:t xml:space="preserve">it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1EC81BEA" w:rsidR="005D172E" w:rsidRDefault="00CF173F" w:rsidP="00410F14">
      <w:r>
        <w:t xml:space="preserve">Indeed, </w:t>
      </w:r>
      <w:commentRangeStart w:id="14"/>
      <w:r w:rsidR="00691583">
        <w:t>mRNA transcript levels for the mitochondrial-</w:t>
      </w:r>
      <w:r w:rsidR="009857B0">
        <w:t xml:space="preserve"> and nuclear-</w:t>
      </w:r>
      <w:r w:rsidR="00691583">
        <w:t>encoded electro</w:t>
      </w:r>
      <w:r w:rsidR="007425D4">
        <w:t>n transport genes Nd4</w:t>
      </w:r>
      <w:r w:rsidR="001E01AC">
        <w:t xml:space="preserve"> (25.2%)</w:t>
      </w:r>
      <w:r w:rsidR="007425D4">
        <w:t xml:space="preserve">, </w:t>
      </w:r>
      <w:proofErr w:type="spellStart"/>
      <w:r w:rsidR="007425D4">
        <w:t>Sdha</w:t>
      </w:r>
      <w:proofErr w:type="spellEnd"/>
      <w:r w:rsidR="001E01AC">
        <w:t xml:space="preserve"> (35.9%),</w:t>
      </w:r>
      <w:r w:rsidR="007425D4">
        <w:t xml:space="preserve"> </w:t>
      </w:r>
      <w:proofErr w:type="spellStart"/>
      <w:r w:rsidR="00691583">
        <w:t>Cytb</w:t>
      </w:r>
      <w:proofErr w:type="spellEnd"/>
      <w:r w:rsidR="001E01AC">
        <w:t xml:space="preserve"> (35.4%)</w:t>
      </w:r>
      <w:r w:rsidR="007425D4">
        <w:t xml:space="preserve"> and </w:t>
      </w:r>
      <w:proofErr w:type="spellStart"/>
      <w:r w:rsidR="007425D4">
        <w:t>CoxII</w:t>
      </w:r>
      <w:proofErr w:type="spellEnd"/>
      <w:r w:rsidR="00691583">
        <w:t xml:space="preserve"> </w:t>
      </w:r>
      <w:r w:rsidR="001E01AC">
        <w:t xml:space="preserve">(35.1%) </w:t>
      </w:r>
      <w:r w:rsidR="00691583">
        <w:t xml:space="preserve">were </w:t>
      </w:r>
      <w:r w:rsidR="00691583">
        <w:lastRenderedPageBreak/>
        <w:t>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E56245">
        <w:t xml:space="preserve"> (Figure 5</w:t>
      </w:r>
      <w:r w:rsidR="001E01AC">
        <w:t>)</w:t>
      </w:r>
      <w:r w:rsidR="001417C8">
        <w:t xml:space="preserve">. </w:t>
      </w:r>
      <w:commentRangeEnd w:id="14"/>
      <w:r w:rsidR="009532BE">
        <w:rPr>
          <w:rStyle w:val="CommentReference"/>
        </w:rPr>
        <w:commentReference w:id="14"/>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r w:rsidR="00DE79FB">
        <w:t>myocyte</w:t>
      </w:r>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3DF62185" w:rsidR="0098441B" w:rsidRDefault="0098441B" w:rsidP="00E16694">
      <w:r>
        <w:t xml:space="preserve">One potential explanation for the reductions in energy expenditure </w:t>
      </w:r>
      <w:r w:rsidR="00B34FAC">
        <w:t xml:space="preserve">and mitochondrial number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15"/>
      <w:r>
        <w:t>r</w:t>
      </w:r>
      <w:r w:rsidR="00B16924">
        <w:t xml:space="preserve">educed skeletal muscle oxidative </w:t>
      </w:r>
      <w:commentRangeEnd w:id="15"/>
      <w:r w:rsidR="0097395C">
        <w:t>capacity,</w:t>
      </w:r>
      <w:r w:rsidR="00B06370">
        <w:t xml:space="preserve"> </w:t>
      </w:r>
      <w:r w:rsidR="00DF5BC3">
        <w:rPr>
          <w:rStyle w:val="CommentReference"/>
        </w:rPr>
        <w:commentReference w:id="15"/>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40599D86"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xml:space="preserve">.  Given the elevated sensitivity of mitochondria to free radicals </w:t>
      </w:r>
      <w:r w:rsidR="005E31F8">
        <w:lastRenderedPageBreak/>
        <w:t>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6119C876"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commentRangeStart w:id="16"/>
      <w:r w:rsidR="00B14B91">
        <w:t xml:space="preserve">Wilson &amp; </w:t>
      </w:r>
      <w:proofErr w:type="spellStart"/>
      <w:r w:rsidR="00B14B91">
        <w:t>Enriori</w:t>
      </w:r>
      <w:proofErr w:type="spellEnd"/>
      <w:r w:rsidR="00B14B91">
        <w:t>, 2015</w:t>
      </w:r>
      <w:commentRangeEnd w:id="16"/>
      <w:r w:rsidR="00B14B91">
        <w:rPr>
          <w:rStyle w:val="CommentReference"/>
        </w:rPr>
        <w:commentReference w:id="16"/>
      </w:r>
      <w:r w:rsidR="00B14B91">
        <w:t xml:space="preserve">). Ghrelin concentrations are typically elevated with fasting (See Figure 2G; </w:t>
      </w:r>
      <w:r w:rsidR="00B14B91">
        <w:fldChar w:fldCharType="begin" w:fldLock="1"/>
      </w:r>
      <w:r w:rsidR="00B14B91">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rsidR="00B14B91">
        <w:fldChar w:fldCharType="separate"/>
      </w:r>
      <w:r w:rsidR="00B14B91" w:rsidRPr="001646BA">
        <w:rPr>
          <w:noProof/>
        </w:rPr>
        <w:t>[9, 10]</w:t>
      </w:r>
      <w:r w:rsidR="00B14B91">
        <w:fldChar w:fldCharType="end"/>
      </w:r>
      <w:r w:rsidR="00B14B91">
        <w:t>), acting to increase hunger signals and down-regulate energy expenditure pathways (</w:t>
      </w:r>
      <w:r w:rsidR="00707621">
        <w:t xml:space="preserve">Wilson &amp; </w:t>
      </w:r>
      <w:proofErr w:type="spellStart"/>
      <w:r w:rsidR="00707621">
        <w:t>Enriori</w:t>
      </w:r>
      <w:proofErr w:type="spellEnd"/>
      <w:r w:rsidR="00707621">
        <w:t xml:space="preserve"> (2015), </w:t>
      </w:r>
      <w:commentRangeStart w:id="17"/>
      <w:r w:rsidR="00DE41EE">
        <w:t>Cowley (2003)</w:t>
      </w:r>
      <w:commentRangeEnd w:id="17"/>
      <w:r w:rsidR="00DE41EE">
        <w:rPr>
          <w:rStyle w:val="CommentReference"/>
        </w:rPr>
        <w:commentReference w:id="17"/>
      </w:r>
      <w:r w:rsidR="00B14B91">
        <w:t xml:space="preserve">). Thus, although the elevated ghrelin levels observed in the MCP230-exposed mice could be a result of these mice eating less (Figure 2A and B), the finding that MCP230-exposed mice have higher ghrelin levels could also help explain their reduced VO2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B14B91">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rsidR="00B14B91">
        <w:fldChar w:fldCharType="separate"/>
      </w:r>
      <w:r w:rsidR="00B14B91" w:rsidRPr="001646BA">
        <w:rPr>
          <w:noProof/>
        </w:rPr>
        <w:t>[11–13]</w:t>
      </w:r>
      <w:r w:rsidR="00B14B91">
        <w:fldChar w:fldCharType="end"/>
      </w:r>
      <w:r w:rsidR="00B14B91">
        <w:t xml:space="preserve">.  </w:t>
      </w:r>
      <w:r w:rsidR="00904E7C">
        <w:t>In contrast, e</w:t>
      </w:r>
      <w:r w:rsidR="00B14B91">
        <w:t>levations in GLP-1</w:t>
      </w:r>
      <w:r w:rsidR="00904E7C">
        <w:t xml:space="preserve"> can </w:t>
      </w:r>
      <w:r w:rsidR="00B14B91">
        <w:t xml:space="preserve">inhibit </w:t>
      </w:r>
      <w:commentRangeStart w:id="18"/>
      <w:r w:rsidR="00B14B91">
        <w:t xml:space="preserve">food intake </w:t>
      </w:r>
      <w:commentRangeEnd w:id="18"/>
      <w:r w:rsidR="00B14B91">
        <w:rPr>
          <w:rStyle w:val="CommentReference"/>
        </w:rPr>
        <w:commentReference w:id="18"/>
      </w:r>
      <w:r w:rsidR="00B14B91">
        <w:fldChar w:fldCharType="begin" w:fldLock="1"/>
      </w:r>
      <w:r w:rsidR="00B14B91">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B14B91">
        <w:fldChar w:fldCharType="separate"/>
      </w:r>
      <w:r w:rsidR="00B14B91" w:rsidRPr="001646BA">
        <w:rPr>
          <w:noProof/>
        </w:rPr>
        <w:t>[14, 1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other 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4ACE20C5"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w:t>
      </w:r>
      <w:r>
        <w:t xml:space="preserve"> Our findings</w:t>
      </w:r>
      <w:r w:rsidR="00223477">
        <w:t xml:space="preserve"> show that even brief gestational exposure to environmental pollutants such as EPFRs can result in chronic changes in growth, metabolism and energy balance</w:t>
      </w:r>
      <w:r w:rsidR="00B775AB">
        <w:t xml:space="preserve">.  These changes </w:t>
      </w:r>
      <w:r w:rsidR="007A42DE">
        <w:t xml:space="preserve">correlate 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While the mechanisms behind these changes remain to be determined, u</w:t>
      </w:r>
      <w:r w:rsidR="00F664BD">
        <w:t xml:space="preserve">nderstanding the impact EPFRs and other environmental pollutants have on </w:t>
      </w:r>
      <w:r w:rsidR="00406E19">
        <w:t xml:space="preserve">mammalian </w:t>
      </w:r>
      <w:r w:rsidR="00F664BD">
        <w:t xml:space="preserve">energy metabolism </w:t>
      </w:r>
      <w:r w:rsidR="00406E19">
        <w:t>will allow us to consider reg</w:t>
      </w:r>
      <w:r w:rsidR="00DC3317">
        <w:t xml:space="preserve">ulating </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9"/>
      <w:r w:rsidR="00933298">
        <w:t>XXXX</w:t>
      </w:r>
      <w:commentRangeEnd w:id="19"/>
      <w:r w:rsidR="00933298">
        <w:rPr>
          <w:rStyle w:val="CommentReference"/>
        </w:rPr>
        <w:commentReference w:id="19"/>
      </w:r>
      <w:r w:rsidR="00933298">
        <w:t xml:space="preserve">.  The authors would like to thank </w:t>
      </w:r>
      <w:commentRangeStart w:id="20"/>
      <w:r w:rsidR="00933298">
        <w:t xml:space="preserve">Jordy </w:t>
      </w:r>
      <w:proofErr w:type="spellStart"/>
      <w:r w:rsidR="00933298">
        <w:t>Saravia</w:t>
      </w:r>
      <w:proofErr w:type="spellEnd"/>
      <w:r w:rsidR="00933298">
        <w:t xml:space="preserve"> </w:t>
      </w:r>
      <w:commentRangeEnd w:id="20"/>
      <w:r w:rsidR="00621B6A">
        <w:rPr>
          <w:rStyle w:val="CommentReference"/>
        </w:rPr>
        <w:commentReference w:id="20"/>
      </w:r>
      <w:r w:rsidR="00933298">
        <w:t xml:space="preserve">for assistance with the </w:t>
      </w:r>
      <w:proofErr w:type="spellStart"/>
      <w:r w:rsidR="00933298">
        <w:t>luminex</w:t>
      </w:r>
      <w:proofErr w:type="spellEnd"/>
      <w:r w:rsidR="00933298">
        <w:t xml:space="preserve"> </w:t>
      </w:r>
      <w:r w:rsidR="00933298">
        <w:lastRenderedPageBreak/>
        <w:t>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 xml:space="preserve">Figure 1:  </w:t>
      </w:r>
      <w:proofErr w:type="spellStart"/>
      <w:r w:rsidRPr="005E42A8">
        <w:rPr>
          <w:b/>
        </w:rPr>
        <w:t>Gestationally</w:t>
      </w:r>
      <w:proofErr w:type="spellEnd"/>
      <w:r w:rsidRPr="005E42A8">
        <w:rPr>
          <w:b/>
        </w:rPr>
        <w:t xml:space="preserve"> treatment of MCP230 leads to mice with elevated weight gain on high fat diet.</w:t>
      </w:r>
      <w:r>
        <w:rPr>
          <w:b/>
        </w:rPr>
        <w:t xml:space="preserve">  </w:t>
      </w:r>
      <w:r>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5-10-01T14:52:00Z" w:initials="SE">
    <w:p w14:paraId="6AE0C71D" w14:textId="55FF48AC" w:rsidR="001640EF" w:rsidRDefault="001640EF">
      <w:pPr>
        <w:pStyle w:val="CommentText"/>
      </w:pPr>
      <w:r>
        <w:rPr>
          <w:rStyle w:val="CommentReference"/>
        </w:rPr>
        <w:annotationRef/>
      </w:r>
      <w:r>
        <w:t>Add these references (from grant)</w:t>
      </w:r>
    </w:p>
  </w:comment>
  <w:comment w:id="1" w:author="Stephenson, Erin" w:date="2015-10-01T14:56:00Z" w:initials="SE">
    <w:p w14:paraId="3410FF7D" w14:textId="5237D8B8" w:rsidR="00E52114" w:rsidRDefault="00E52114">
      <w:pPr>
        <w:pStyle w:val="CommentText"/>
      </w:pPr>
      <w:r>
        <w:rPr>
          <w:rStyle w:val="CommentReference"/>
        </w:rPr>
        <w:annotationRef/>
      </w:r>
      <w:r>
        <w:t>Add these references (from grant)</w:t>
      </w:r>
    </w:p>
  </w:comment>
  <w:comment w:id="2" w:author="Stephenson, Erin" w:date="2015-10-01T15:04:00Z" w:initials="SE">
    <w:p w14:paraId="72CD5981" w14:textId="635CCDF6" w:rsidR="00FA6C96" w:rsidRDefault="00FA6C96">
      <w:pPr>
        <w:pStyle w:val="CommentText"/>
      </w:pPr>
      <w:r>
        <w:rPr>
          <w:rStyle w:val="CommentReference"/>
        </w:rPr>
        <w:annotationRef/>
      </w:r>
      <w:r>
        <w:t>Add these references (from grant)</w:t>
      </w:r>
    </w:p>
  </w:comment>
  <w:comment w:id="3" w:author="Stephenson, Erin" w:date="2015-10-01T15:04:00Z" w:initials="SE">
    <w:p w14:paraId="56BFFE34" w14:textId="62445713" w:rsidR="00FA6C96" w:rsidRDefault="00FA6C96">
      <w:pPr>
        <w:pStyle w:val="CommentText"/>
      </w:pPr>
      <w:r>
        <w:rPr>
          <w:rStyle w:val="CommentReference"/>
        </w:rPr>
        <w:annotationRef/>
      </w:r>
      <w:r>
        <w:t>Add reference (from grant)</w:t>
      </w:r>
    </w:p>
  </w:comment>
  <w:comment w:id="5" w:author="Dave Bridges" w:date="2014-11-13T17:25:00Z" w:initials="DB">
    <w:p w14:paraId="7D88D754" w14:textId="05B9A31C" w:rsidR="003725F0" w:rsidRDefault="003725F0">
      <w:pPr>
        <w:pStyle w:val="CommentText"/>
      </w:pPr>
      <w:r>
        <w:rPr>
          <w:rStyle w:val="CommentReference"/>
        </w:rPr>
        <w:annotationRef/>
      </w:r>
    </w:p>
  </w:comment>
  <w:comment w:id="6" w:author="Dave Bridges" w:date="2014-11-16T15:34:00Z" w:initials="DB">
    <w:p w14:paraId="1DF0D2E4" w14:textId="2E6AD300" w:rsidR="003725F0" w:rsidRDefault="003725F0">
      <w:pPr>
        <w:pStyle w:val="CommentText"/>
      </w:pPr>
      <w:r>
        <w:rPr>
          <w:rStyle w:val="CommentReference"/>
        </w:rPr>
        <w:annotationRef/>
      </w:r>
      <w:r>
        <w:t>Check this</w:t>
      </w:r>
    </w:p>
  </w:comment>
  <w:comment w:id="7" w:author="Stephenson, Erin" w:date="2015-08-14T15:30:00Z" w:initials="SE">
    <w:p w14:paraId="32F8EA17" w14:textId="42901398" w:rsidR="00310EE0" w:rsidRDefault="00310EE0">
      <w:pPr>
        <w:pStyle w:val="CommentText"/>
      </w:pPr>
      <w:r>
        <w:rPr>
          <w:rStyle w:val="CommentReference"/>
        </w:rPr>
        <w:annotationRef/>
      </w:r>
      <w:r>
        <w:t>Need to add details of how mice were anesthetized and sacrificed</w:t>
      </w:r>
      <w:r w:rsidR="00D6535B">
        <w:t>.</w:t>
      </w:r>
      <w:r w:rsidR="00E6084A">
        <w:t xml:space="preserve"> Steph, can you provide this information?</w:t>
      </w:r>
    </w:p>
  </w:comment>
  <w:comment w:id="8" w:author="Stephenson, Erin" w:date="2015-09-22T11:57:00Z" w:initials="SE">
    <w:p w14:paraId="59312CD3" w14:textId="77777777" w:rsidR="009C5457" w:rsidRDefault="009C5457"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9C5457" w:rsidRDefault="009C5457"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9" w:author="Dave Bridges" w:date="2014-11-13T12:24:00Z" w:initials="DB">
    <w:p w14:paraId="3188BF80" w14:textId="723C42D0" w:rsidR="003725F0" w:rsidRDefault="003725F0">
      <w:pPr>
        <w:pStyle w:val="CommentText"/>
      </w:pPr>
      <w:r>
        <w:rPr>
          <w:rStyle w:val="CommentReference"/>
        </w:rPr>
        <w:annotationRef/>
      </w:r>
      <w:r>
        <w:t>Need lm data</w:t>
      </w:r>
    </w:p>
  </w:comment>
  <w:comment w:id="10" w:author="Dave Bridges" w:date="2014-11-18T10:34:00Z" w:initials="DB">
    <w:p w14:paraId="294B37C3" w14:textId="697F45EB" w:rsidR="003725F0" w:rsidRDefault="003725F0">
      <w:pPr>
        <w:pStyle w:val="CommentText"/>
      </w:pPr>
      <w:r>
        <w:rPr>
          <w:rStyle w:val="CommentReference"/>
        </w:rPr>
        <w:annotationRef/>
      </w:r>
      <w:r>
        <w:t>Calculate this</w:t>
      </w:r>
    </w:p>
  </w:comment>
  <w:comment w:id="11" w:author="Dave Bridges" w:date="2014-11-16T10:32:00Z" w:initials="DB">
    <w:p w14:paraId="3E126E3E" w14:textId="423B83EF" w:rsidR="003725F0" w:rsidRDefault="003725F0">
      <w:pPr>
        <w:pStyle w:val="CommentText"/>
      </w:pPr>
      <w:r>
        <w:rPr>
          <w:rStyle w:val="CommentReference"/>
        </w:rPr>
        <w:annotationRef/>
      </w:r>
      <w:r>
        <w:t>Need this data</w:t>
      </w:r>
    </w:p>
  </w:comment>
  <w:comment w:id="12" w:author="Dave Bridges" w:date="2014-11-13T16:37:00Z" w:initials="DB">
    <w:p w14:paraId="3143A03C" w14:textId="37F5B4CE" w:rsidR="003725F0" w:rsidRDefault="003725F0">
      <w:pPr>
        <w:pStyle w:val="CommentText"/>
      </w:pPr>
      <w:r>
        <w:rPr>
          <w:rStyle w:val="CommentReference"/>
        </w:rPr>
        <w:annotationRef/>
      </w:r>
      <w:r>
        <w:t>Needs stats</w:t>
      </w:r>
    </w:p>
  </w:comment>
  <w:comment w:id="13" w:author="Stephenson, Erin" w:date="2015-09-22T16:13:00Z" w:initials="SE">
    <w:p w14:paraId="559B423C" w14:textId="77777777" w:rsidR="0036482C" w:rsidRDefault="0036482C">
      <w:pPr>
        <w:pStyle w:val="CommentText"/>
      </w:pPr>
      <w:r>
        <w:rPr>
          <w:rStyle w:val="CommentReference"/>
        </w:rPr>
        <w:annotationRef/>
      </w:r>
      <w:r>
        <w:t>Need to add this reference here:</w:t>
      </w:r>
    </w:p>
    <w:p w14:paraId="099CE424" w14:textId="5DE2FF65" w:rsidR="0036482C" w:rsidRDefault="0036482C">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14" w:author="Stephenson, Erin" w:date="2015-08-24T10:58:00Z" w:initials="SE">
    <w:p w14:paraId="65A0D914" w14:textId="4240D006" w:rsidR="009532BE" w:rsidRDefault="009532BE">
      <w:pPr>
        <w:pStyle w:val="CommentText"/>
      </w:pPr>
      <w:r>
        <w:rPr>
          <w:rStyle w:val="CommentReference"/>
        </w:rPr>
        <w:annotationRef/>
      </w:r>
      <w:r>
        <w:t>The</w:t>
      </w:r>
      <w:r w:rsidR="006A1EF4">
        <w:t>se are the</w:t>
      </w:r>
      <w:r>
        <w:t xml:space="preserve"> values obtained from the </w:t>
      </w:r>
      <w:r w:rsidR="006A1EF4">
        <w:t xml:space="preserve">qPCR experiments I re-ran on </w:t>
      </w:r>
      <w:proofErr w:type="spellStart"/>
      <w:r w:rsidR="006A1EF4">
        <w:t>Alyse’s</w:t>
      </w:r>
      <w:proofErr w:type="spellEnd"/>
      <w:r w:rsidR="006A1EF4">
        <w:t xml:space="preserve"> </w:t>
      </w:r>
      <w:r>
        <w:t>first RNA isolation</w:t>
      </w:r>
      <w:r w:rsidR="006A1EF4">
        <w:t xml:space="preserve"> from the quad samples</w:t>
      </w:r>
      <w:r>
        <w:t>.</w:t>
      </w:r>
      <w:r w:rsidR="006A1EF4">
        <w:t xml:space="preserve"> I selected these genes to present in the paper since they were the ones that showed similar differences for both quad RNA prep’s. </w:t>
      </w:r>
    </w:p>
  </w:comment>
  <w:comment w:id="15"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6" w:author="Stephenson, Erin" w:date="2015-09-24T16:18:00Z" w:initials="SE">
    <w:p w14:paraId="5C7EF74E" w14:textId="30B71977" w:rsidR="00B14B91" w:rsidRDefault="00B14B91" w:rsidP="00B14B91">
      <w:pPr>
        <w:pStyle w:val="CommentText"/>
      </w:pPr>
      <w:r>
        <w:rPr>
          <w:rStyle w:val="CommentReference"/>
        </w:rPr>
        <w:annotationRef/>
      </w:r>
      <w:r>
        <w:t>Need to add reference here</w:t>
      </w:r>
      <w:r w:rsidR="00707621">
        <w:t xml:space="preserve"> </w:t>
      </w:r>
    </w:p>
    <w:p w14:paraId="02350FE3" w14:textId="6ED6198E" w:rsidR="00707621" w:rsidRDefault="00707621" w:rsidP="00707621">
      <w:pPr>
        <w:pStyle w:val="CommentText"/>
      </w:pPr>
      <w:r>
        <w:t xml:space="preserve">Wilson JL1, </w:t>
      </w:r>
      <w:proofErr w:type="spellStart"/>
      <w:r>
        <w:t>Enriori</w:t>
      </w:r>
      <w:proofErr w:type="spellEnd"/>
      <w:r>
        <w:t xml:space="preserve"> PJ2. 2015 A talk between fat tissue, gut, pancreas and brain to control body weight.</w:t>
      </w:r>
      <w:r w:rsidRPr="00707621">
        <w:t xml:space="preserve"> </w:t>
      </w:r>
      <w:proofErr w:type="spellStart"/>
      <w:r>
        <w:t>Mol</w:t>
      </w:r>
      <w:proofErr w:type="spellEnd"/>
      <w:r>
        <w:t xml:space="preserve"> Cell </w:t>
      </w:r>
      <w:proofErr w:type="spellStart"/>
      <w:r>
        <w:t>Endocrinol</w:t>
      </w:r>
      <w:proofErr w:type="spellEnd"/>
      <w:r>
        <w:t xml:space="preserve">. Aug 24. </w:t>
      </w:r>
      <w:proofErr w:type="spellStart"/>
      <w:proofErr w:type="gramStart"/>
      <w:r>
        <w:t>pii</w:t>
      </w:r>
      <w:proofErr w:type="spellEnd"/>
      <w:proofErr w:type="gramEnd"/>
      <w:r>
        <w:t xml:space="preserve">: S0303-7207(15)30062-9. </w:t>
      </w:r>
      <w:proofErr w:type="spellStart"/>
      <w:proofErr w:type="gramStart"/>
      <w:r>
        <w:t>doi</w:t>
      </w:r>
      <w:proofErr w:type="spellEnd"/>
      <w:proofErr w:type="gramEnd"/>
      <w:r>
        <w:t>: 10.1016/j.mce.2015.08.022. [</w:t>
      </w:r>
      <w:proofErr w:type="spellStart"/>
      <w:r>
        <w:t>Epub</w:t>
      </w:r>
      <w:proofErr w:type="spellEnd"/>
      <w:r>
        <w:t xml:space="preserve"> ahead of print]</w:t>
      </w:r>
    </w:p>
    <w:p w14:paraId="48AF282B" w14:textId="09F68106" w:rsidR="00707621" w:rsidRDefault="00707621" w:rsidP="00707621">
      <w:pPr>
        <w:pStyle w:val="CommentText"/>
      </w:pPr>
    </w:p>
    <w:p w14:paraId="0BE0234E" w14:textId="55333B1A" w:rsidR="00707621" w:rsidRDefault="00707621" w:rsidP="00707621">
      <w:pPr>
        <w:pStyle w:val="CommentText"/>
      </w:pPr>
    </w:p>
  </w:comment>
  <w:comment w:id="17" w:author="Stephenson, Erin" w:date="2015-10-01T12:29:00Z" w:initials="SE">
    <w:p w14:paraId="6F0C53B3" w14:textId="77777777" w:rsidR="00DE41EE" w:rsidRDefault="00DE41EE" w:rsidP="00DE41EE">
      <w:pPr>
        <w:pStyle w:val="CommentText"/>
      </w:pPr>
      <w:r>
        <w:rPr>
          <w:rStyle w:val="CommentReference"/>
        </w:rPr>
        <w:annotationRef/>
      </w:r>
      <w:r>
        <w:t xml:space="preserve">Add reference here </w:t>
      </w:r>
    </w:p>
    <w:p w14:paraId="4624C1EC" w14:textId="7D147EAE" w:rsidR="00DE41EE" w:rsidRDefault="00DE41EE" w:rsidP="00DE41EE">
      <w:pPr>
        <w:pStyle w:val="CommentText"/>
      </w:pPr>
      <w:r>
        <w:t xml:space="preserve">Cowley MA1, Smith RG, </w:t>
      </w:r>
      <w:proofErr w:type="spellStart"/>
      <w:r>
        <w:t>Diano</w:t>
      </w:r>
      <w:proofErr w:type="spellEnd"/>
      <w:r>
        <w:t xml:space="preserve"> S, </w:t>
      </w:r>
      <w:proofErr w:type="spellStart"/>
      <w:r>
        <w:t>Tschöp</w:t>
      </w:r>
      <w:proofErr w:type="spellEnd"/>
      <w:r>
        <w:t xml:space="preserve"> M, </w:t>
      </w:r>
      <w:proofErr w:type="spellStart"/>
      <w:r>
        <w:t>Pronchuk</w:t>
      </w:r>
      <w:proofErr w:type="spellEnd"/>
      <w:r>
        <w:t xml:space="preserve"> N, Grove KL, </w:t>
      </w:r>
      <w:proofErr w:type="spellStart"/>
      <w:r>
        <w:t>Strasburger</w:t>
      </w:r>
      <w:proofErr w:type="spellEnd"/>
      <w:r>
        <w:t xml:space="preserve"> CJ, </w:t>
      </w:r>
      <w:proofErr w:type="spellStart"/>
      <w:r>
        <w:t>Bidlingmaier</w:t>
      </w:r>
      <w:proofErr w:type="spellEnd"/>
      <w:r>
        <w:t xml:space="preserve"> M, </w:t>
      </w:r>
      <w:proofErr w:type="spellStart"/>
      <w:r>
        <w:t>Esterman</w:t>
      </w:r>
      <w:proofErr w:type="spellEnd"/>
      <w:r>
        <w:t xml:space="preserve"> M, Heiman ML, Garcia-Segura LM, </w:t>
      </w:r>
      <w:proofErr w:type="spellStart"/>
      <w:r>
        <w:t>Nillni</w:t>
      </w:r>
      <w:proofErr w:type="spellEnd"/>
      <w:r>
        <w:t xml:space="preserve"> EA, Mendez P, Low MJ, </w:t>
      </w:r>
      <w:proofErr w:type="spellStart"/>
      <w:r>
        <w:t>Sotonyi</w:t>
      </w:r>
      <w:proofErr w:type="spellEnd"/>
      <w:r>
        <w:t xml:space="preserve"> P, Friedman JM, Liu H, Pinto S, </w:t>
      </w:r>
      <w:proofErr w:type="spellStart"/>
      <w:r>
        <w:t>Colmers</w:t>
      </w:r>
      <w:proofErr w:type="spellEnd"/>
      <w:r>
        <w:t xml:space="preserve"> WF, Cone RD, Horvath TL. 2003 The distribution and mechanism of action of ghrelin in the CNS demonstrates a novel hypothalamic circuit regulating energy homeostasis. Neuron. Feb 20</w:t>
      </w:r>
      <w:proofErr w:type="gramStart"/>
      <w:r>
        <w:t>;37</w:t>
      </w:r>
      <w:proofErr w:type="gramEnd"/>
      <w:r>
        <w:t>(4):649-61.</w:t>
      </w:r>
    </w:p>
    <w:p w14:paraId="0B305C85" w14:textId="3C7678C6" w:rsidR="00DE41EE" w:rsidRDefault="00DE41EE" w:rsidP="00DE41EE">
      <w:pPr>
        <w:pStyle w:val="CommentText"/>
      </w:pPr>
    </w:p>
    <w:p w14:paraId="4B5AA49A" w14:textId="6FC61EC1" w:rsidR="00DE41EE" w:rsidRDefault="00DE41EE" w:rsidP="00DE41EE">
      <w:pPr>
        <w:pStyle w:val="CommentText"/>
      </w:pPr>
    </w:p>
  </w:comment>
  <w:comment w:id="18" w:author="Dave Bridges" w:date="2014-11-16T11:28:00Z" w:initials="DB">
    <w:p w14:paraId="403EF615" w14:textId="77777777" w:rsidR="00B14B91" w:rsidRDefault="00B14B91" w:rsidP="00B14B91">
      <w:pPr>
        <w:pStyle w:val="CommentText"/>
      </w:pPr>
      <w:r>
        <w:rPr>
          <w:rStyle w:val="CommentReference"/>
        </w:rPr>
        <w:annotationRef/>
      </w:r>
      <w:r>
        <w:t>Increases energy expenditure</w:t>
      </w:r>
    </w:p>
  </w:comment>
  <w:comment w:id="19"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20" w:author="Dave Bridges" w:date="2014-11-16T16:11:00Z" w:initials="DB">
    <w:p w14:paraId="6B971EFC" w14:textId="6EFB42F7" w:rsidR="003725F0" w:rsidRDefault="003725F0">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E0C71D" w15:done="0"/>
  <w15:commentEx w15:paraId="3410FF7D" w15:done="0"/>
  <w15:commentEx w15:paraId="72CD5981" w15:done="0"/>
  <w15:commentEx w15:paraId="56BFFE34" w15:done="0"/>
  <w15:commentEx w15:paraId="7D88D754" w15:done="0"/>
  <w15:commentEx w15:paraId="1DF0D2E4" w15:done="0"/>
  <w15:commentEx w15:paraId="32F8EA17" w15:done="0"/>
  <w15:commentEx w15:paraId="3E5F7CD2" w15:done="0"/>
  <w15:commentEx w15:paraId="3188BF80" w15:done="0"/>
  <w15:commentEx w15:paraId="294B37C3" w15:done="0"/>
  <w15:commentEx w15:paraId="3E126E3E" w15:done="0"/>
  <w15:commentEx w15:paraId="3143A03C" w15:done="0"/>
  <w15:commentEx w15:paraId="099CE424" w15:done="0"/>
  <w15:commentEx w15:paraId="65A0D914" w15:done="0"/>
  <w15:commentEx w15:paraId="147F23E3" w15:done="0"/>
  <w15:commentEx w15:paraId="0BE0234E" w15:done="0"/>
  <w15:commentEx w15:paraId="4B5AA49A" w15:done="0"/>
  <w15:commentEx w15:paraId="403EF615"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6389"/>
    <w:rsid w:val="00025F28"/>
    <w:rsid w:val="00031818"/>
    <w:rsid w:val="00031FF5"/>
    <w:rsid w:val="00044C02"/>
    <w:rsid w:val="000663D5"/>
    <w:rsid w:val="0007239C"/>
    <w:rsid w:val="00082C2E"/>
    <w:rsid w:val="000917CE"/>
    <w:rsid w:val="000966F1"/>
    <w:rsid w:val="000A10E7"/>
    <w:rsid w:val="000A578E"/>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215E2"/>
    <w:rsid w:val="00121976"/>
    <w:rsid w:val="0012253B"/>
    <w:rsid w:val="0012477B"/>
    <w:rsid w:val="00125748"/>
    <w:rsid w:val="0012599A"/>
    <w:rsid w:val="00126ED1"/>
    <w:rsid w:val="001314D4"/>
    <w:rsid w:val="00131BB5"/>
    <w:rsid w:val="00140BB6"/>
    <w:rsid w:val="001417C8"/>
    <w:rsid w:val="00144039"/>
    <w:rsid w:val="00145233"/>
    <w:rsid w:val="00146ECC"/>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E01AC"/>
    <w:rsid w:val="001E12F3"/>
    <w:rsid w:val="001E1AE7"/>
    <w:rsid w:val="001F3D5E"/>
    <w:rsid w:val="001F72A7"/>
    <w:rsid w:val="00207EA1"/>
    <w:rsid w:val="002167AD"/>
    <w:rsid w:val="00223477"/>
    <w:rsid w:val="00230B4A"/>
    <w:rsid w:val="00243797"/>
    <w:rsid w:val="00245CF5"/>
    <w:rsid w:val="002859AC"/>
    <w:rsid w:val="00293C50"/>
    <w:rsid w:val="002A09A5"/>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C44"/>
    <w:rsid w:val="00331D2C"/>
    <w:rsid w:val="00352FA2"/>
    <w:rsid w:val="00355C40"/>
    <w:rsid w:val="0036482C"/>
    <w:rsid w:val="003725F0"/>
    <w:rsid w:val="00373884"/>
    <w:rsid w:val="0038128F"/>
    <w:rsid w:val="00392E97"/>
    <w:rsid w:val="003A4037"/>
    <w:rsid w:val="003B1578"/>
    <w:rsid w:val="003B4388"/>
    <w:rsid w:val="003C5C3B"/>
    <w:rsid w:val="003C6260"/>
    <w:rsid w:val="003F048B"/>
    <w:rsid w:val="003F2823"/>
    <w:rsid w:val="003F46FE"/>
    <w:rsid w:val="00406E19"/>
    <w:rsid w:val="00410F14"/>
    <w:rsid w:val="00415F55"/>
    <w:rsid w:val="0043113B"/>
    <w:rsid w:val="00432581"/>
    <w:rsid w:val="00435C2A"/>
    <w:rsid w:val="00441A6B"/>
    <w:rsid w:val="00442795"/>
    <w:rsid w:val="00442D2D"/>
    <w:rsid w:val="00445104"/>
    <w:rsid w:val="00445B6C"/>
    <w:rsid w:val="004478AA"/>
    <w:rsid w:val="00462A1C"/>
    <w:rsid w:val="00467FF9"/>
    <w:rsid w:val="00470EF4"/>
    <w:rsid w:val="0047549A"/>
    <w:rsid w:val="00493F6D"/>
    <w:rsid w:val="0049462D"/>
    <w:rsid w:val="00494F36"/>
    <w:rsid w:val="004A1350"/>
    <w:rsid w:val="004A4358"/>
    <w:rsid w:val="004A562E"/>
    <w:rsid w:val="004C2FCD"/>
    <w:rsid w:val="004C3CD7"/>
    <w:rsid w:val="004C687A"/>
    <w:rsid w:val="004E720F"/>
    <w:rsid w:val="004F14D7"/>
    <w:rsid w:val="004F3E87"/>
    <w:rsid w:val="004F48E9"/>
    <w:rsid w:val="00501427"/>
    <w:rsid w:val="0050340E"/>
    <w:rsid w:val="00510BEA"/>
    <w:rsid w:val="00515CB9"/>
    <w:rsid w:val="00532F5A"/>
    <w:rsid w:val="00533ED0"/>
    <w:rsid w:val="00535157"/>
    <w:rsid w:val="00536D79"/>
    <w:rsid w:val="005402D3"/>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31F8"/>
    <w:rsid w:val="005E42A8"/>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A1A89"/>
    <w:rsid w:val="006A1EF4"/>
    <w:rsid w:val="006A47A3"/>
    <w:rsid w:val="006A6E74"/>
    <w:rsid w:val="006B74D4"/>
    <w:rsid w:val="006B76D5"/>
    <w:rsid w:val="006D59E1"/>
    <w:rsid w:val="006D5ADE"/>
    <w:rsid w:val="006E5F28"/>
    <w:rsid w:val="006F47B0"/>
    <w:rsid w:val="006F49B3"/>
    <w:rsid w:val="00707621"/>
    <w:rsid w:val="00717233"/>
    <w:rsid w:val="007221E6"/>
    <w:rsid w:val="00731819"/>
    <w:rsid w:val="00733B5B"/>
    <w:rsid w:val="00735CE1"/>
    <w:rsid w:val="00740101"/>
    <w:rsid w:val="007425D4"/>
    <w:rsid w:val="00743FA3"/>
    <w:rsid w:val="00766DB4"/>
    <w:rsid w:val="0079285E"/>
    <w:rsid w:val="00794142"/>
    <w:rsid w:val="00795012"/>
    <w:rsid w:val="007A42DE"/>
    <w:rsid w:val="007A682A"/>
    <w:rsid w:val="007B2AFE"/>
    <w:rsid w:val="007B6EF9"/>
    <w:rsid w:val="007E4915"/>
    <w:rsid w:val="007F0C01"/>
    <w:rsid w:val="007F0C91"/>
    <w:rsid w:val="007F42AF"/>
    <w:rsid w:val="00800A23"/>
    <w:rsid w:val="008147B8"/>
    <w:rsid w:val="00820C95"/>
    <w:rsid w:val="008612D1"/>
    <w:rsid w:val="00871299"/>
    <w:rsid w:val="0087161F"/>
    <w:rsid w:val="00881AC0"/>
    <w:rsid w:val="008821F8"/>
    <w:rsid w:val="00882641"/>
    <w:rsid w:val="0089602A"/>
    <w:rsid w:val="008A533B"/>
    <w:rsid w:val="008A7513"/>
    <w:rsid w:val="008C5F05"/>
    <w:rsid w:val="008E1F6B"/>
    <w:rsid w:val="008F3DC3"/>
    <w:rsid w:val="00904E7C"/>
    <w:rsid w:val="009075CE"/>
    <w:rsid w:val="00914587"/>
    <w:rsid w:val="00920265"/>
    <w:rsid w:val="009249F9"/>
    <w:rsid w:val="00925EF2"/>
    <w:rsid w:val="00927356"/>
    <w:rsid w:val="00933298"/>
    <w:rsid w:val="009332E7"/>
    <w:rsid w:val="00952844"/>
    <w:rsid w:val="009532BE"/>
    <w:rsid w:val="00967682"/>
    <w:rsid w:val="0097395C"/>
    <w:rsid w:val="00973CB5"/>
    <w:rsid w:val="0098057C"/>
    <w:rsid w:val="0098441B"/>
    <w:rsid w:val="00984DB6"/>
    <w:rsid w:val="009857B0"/>
    <w:rsid w:val="00987462"/>
    <w:rsid w:val="00995E55"/>
    <w:rsid w:val="00996217"/>
    <w:rsid w:val="0099736D"/>
    <w:rsid w:val="009A6E08"/>
    <w:rsid w:val="009B2449"/>
    <w:rsid w:val="009B452F"/>
    <w:rsid w:val="009C5457"/>
    <w:rsid w:val="009D54BB"/>
    <w:rsid w:val="009E399D"/>
    <w:rsid w:val="00A107BF"/>
    <w:rsid w:val="00A10E45"/>
    <w:rsid w:val="00A34EF3"/>
    <w:rsid w:val="00A402A6"/>
    <w:rsid w:val="00A432D6"/>
    <w:rsid w:val="00A440F3"/>
    <w:rsid w:val="00A44593"/>
    <w:rsid w:val="00A476F7"/>
    <w:rsid w:val="00A50501"/>
    <w:rsid w:val="00A51087"/>
    <w:rsid w:val="00A60ADB"/>
    <w:rsid w:val="00A617AE"/>
    <w:rsid w:val="00A671EA"/>
    <w:rsid w:val="00A75A22"/>
    <w:rsid w:val="00A96D0E"/>
    <w:rsid w:val="00AA50B4"/>
    <w:rsid w:val="00AA53B5"/>
    <w:rsid w:val="00AD4748"/>
    <w:rsid w:val="00AF1A7D"/>
    <w:rsid w:val="00B02E5E"/>
    <w:rsid w:val="00B06370"/>
    <w:rsid w:val="00B14B91"/>
    <w:rsid w:val="00B16924"/>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7D9F"/>
    <w:rsid w:val="00BE33E5"/>
    <w:rsid w:val="00BE555B"/>
    <w:rsid w:val="00BF0E89"/>
    <w:rsid w:val="00BF3349"/>
    <w:rsid w:val="00C15BC9"/>
    <w:rsid w:val="00C16E77"/>
    <w:rsid w:val="00C3038F"/>
    <w:rsid w:val="00C3303B"/>
    <w:rsid w:val="00C5110D"/>
    <w:rsid w:val="00C524D1"/>
    <w:rsid w:val="00C70DD7"/>
    <w:rsid w:val="00C82568"/>
    <w:rsid w:val="00CA7E4B"/>
    <w:rsid w:val="00CC46E5"/>
    <w:rsid w:val="00CD5E6F"/>
    <w:rsid w:val="00CF04E9"/>
    <w:rsid w:val="00CF173F"/>
    <w:rsid w:val="00CF74EA"/>
    <w:rsid w:val="00D06C03"/>
    <w:rsid w:val="00D07A92"/>
    <w:rsid w:val="00D12310"/>
    <w:rsid w:val="00D1519E"/>
    <w:rsid w:val="00D1740F"/>
    <w:rsid w:val="00D23D8F"/>
    <w:rsid w:val="00D302B9"/>
    <w:rsid w:val="00D56482"/>
    <w:rsid w:val="00D63FB0"/>
    <w:rsid w:val="00D6535B"/>
    <w:rsid w:val="00D66DB7"/>
    <w:rsid w:val="00D74A69"/>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52114"/>
    <w:rsid w:val="00E56245"/>
    <w:rsid w:val="00E6084A"/>
    <w:rsid w:val="00E611CC"/>
    <w:rsid w:val="00E64112"/>
    <w:rsid w:val="00E6527D"/>
    <w:rsid w:val="00E74D94"/>
    <w:rsid w:val="00E954FB"/>
    <w:rsid w:val="00E97253"/>
    <w:rsid w:val="00EA43F5"/>
    <w:rsid w:val="00EC6826"/>
    <w:rsid w:val="00EE6DA1"/>
    <w:rsid w:val="00EE799C"/>
    <w:rsid w:val="00EF01EC"/>
    <w:rsid w:val="00EF0ECE"/>
    <w:rsid w:val="00EF26B8"/>
    <w:rsid w:val="00F10627"/>
    <w:rsid w:val="00F12E69"/>
    <w:rsid w:val="00F20FEC"/>
    <w:rsid w:val="00F24FBA"/>
    <w:rsid w:val="00F35846"/>
    <w:rsid w:val="00F570D1"/>
    <w:rsid w:val="00F659E1"/>
    <w:rsid w:val="00F664BD"/>
    <w:rsid w:val="00F66BF3"/>
    <w:rsid w:val="00F72C06"/>
    <w:rsid w:val="00F73D0F"/>
    <w:rsid w:val="00F83FCA"/>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418B56C4-F814-46B4-B07F-C64D543B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27</TotalTime>
  <Pages>14</Pages>
  <Words>19160</Words>
  <Characters>109217</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8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10</cp:revision>
  <dcterms:created xsi:type="dcterms:W3CDTF">2014-11-13T22:58:00Z</dcterms:created>
  <dcterms:modified xsi:type="dcterms:W3CDTF">2015-10-0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